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EE3FD9" w14:textId="1BEEA902" w:rsidR="00B62509" w:rsidRDefault="00B62509" w:rsidP="00B62509">
      <w:pPr>
        <w:spacing w:after="0"/>
        <w:jc w:val="both"/>
        <w:textAlignment w:val="baseline"/>
        <w:rPr>
          <w:color w:val="000000"/>
        </w:rPr>
      </w:pPr>
      <w:r>
        <w:rPr>
          <w:color w:val="000000"/>
        </w:rPr>
        <w:t>General idea</w:t>
      </w:r>
    </w:p>
    <w:p w14:paraId="6A1726DA" w14:textId="53E2EEC1" w:rsidR="00A14D83" w:rsidRDefault="00A14D83" w:rsidP="00B62509">
      <w:pPr>
        <w:spacing w:after="0"/>
        <w:ind w:firstLine="720"/>
        <w:jc w:val="both"/>
        <w:textAlignment w:val="baseline"/>
      </w:pPr>
      <w:r w:rsidRPr="00BE6F09">
        <w:rPr>
          <w:color w:val="000000"/>
        </w:rPr>
        <w:t>Despite Ni’s biogeochemical importance, we have a poor understanding of its marine cycling</w:t>
      </w:r>
      <w:r>
        <w:rPr>
          <w:color w:val="000000"/>
        </w:rPr>
        <w:t>,</w:t>
      </w:r>
      <w:r w:rsidRPr="00BE6F09">
        <w:rPr>
          <w:color w:val="000000"/>
        </w:rPr>
        <w:t xml:space="preserve"> </w:t>
      </w:r>
      <w:r>
        <w:rPr>
          <w:color w:val="000000"/>
        </w:rPr>
        <w:t>even in the modern oceans</w:t>
      </w:r>
      <w:r w:rsidRPr="00BE6F09">
        <w:rPr>
          <w:color w:val="000000"/>
        </w:rPr>
        <w:t xml:space="preserve">. </w:t>
      </w:r>
      <w:r w:rsidR="000C46BD">
        <w:t xml:space="preserve">In </w:t>
      </w:r>
      <w:commentRangeStart w:id="0"/>
      <w:r w:rsidR="000C46BD">
        <w:t xml:space="preserve">1976, </w:t>
      </w:r>
      <w:r w:rsidR="00FD7F43">
        <w:t>Krishnaswami</w:t>
      </w:r>
      <w:commentRangeEnd w:id="0"/>
      <w:r w:rsidR="00FD7F43">
        <w:t xml:space="preserve"> </w:t>
      </w:r>
      <w:r w:rsidR="002641CF">
        <w:rPr>
          <w:rStyle w:val="CommentReference"/>
        </w:rPr>
        <w:commentReference w:id="0"/>
      </w:r>
      <w:r w:rsidR="00FD7F43">
        <w:fldChar w:fldCharType="begin" w:fldLock="1"/>
      </w:r>
      <w:r w:rsidR="0004437C">
        <w:instrText>ADDIN CSL_CITATION {"citationItems":[{"id":"ITEM-1","itemData":{"DOI":"10.1016/0016-7037(76)90007-7","ISSN":"00167037","abstract":"The concentrations of Sc, Ti, Fe, Mn, Co, Ni, Cu, La, Th and U have been measured in several Pacific pelagic clays having widely different accumulation rates, 0.4-9.0 mm/103 yr. The authigenic fractions and deposition rates of these elements have been estimated from the measured concentrations using various models. The results show that in Pacific clays about 90% Mn, 80% Co and Ni and 50% Cu are authigenic whereas the major fraction (≥90%) of Sc, Ti, Fe, La, Th and U are of detrital origin. Anticorrelation between the clay accumulation rates and the concentrations of Mn, Co, Ni and Cu is observed. This suggests a uniform authigenic deposition of these elements superimposed on varying amounts of detrital materials. The concentrations of Sc, Ti and Th are almost independent of sedimentation rates, indicating that their authigenic deposition is small compared to their detrital contribution. Comparison of the authigenic deposition and river input rates shows that Mn, Co and Ni are accumulating in excess of their supply by factors of 2-10, whereas the converse is true for Cu and U. Additional sources to account for the budgetary discrepancies of Mn, Co and Ni are discussed, with particular reference to in situ leaching of detrital phases transported to the oceans via rivers. © 1976.","author":[{"dropping-particle":"","family":"Krishnaswami","given":"S.","non-dropping-particle":"","parse-names":false,"suffix":""}],"container-title":"Geochimica et Cosmochimica Acta","id":"ITEM-1","issued":{"date-parts":[["1976"]]},"title":"Authigenic transition elements in Pacific pelagic clays","type":"article-journal"},"uris":["http://www.mendeley.com/documents/?uuid=cc05f892-28bf-3a01-8d84-60d6cf82438c"]}],"mendeley":{"formattedCitation":"(Krishnaswami, 1976)","plainTextFormattedCitation":"(Krishnaswami, 1976)","previouslyFormattedCitation":"(Krishnaswami, 1976)"},"properties":{"noteIndex":0},"schema":"https://github.com/citation-style-language/schema/raw/master/csl-citation.json"}</w:instrText>
      </w:r>
      <w:r w:rsidR="00FD7F43">
        <w:fldChar w:fldCharType="separate"/>
      </w:r>
      <w:r w:rsidR="00FD7F43" w:rsidRPr="00FD7F43">
        <w:rPr>
          <w:noProof/>
        </w:rPr>
        <w:t>(Krishnaswami, 1976)</w:t>
      </w:r>
      <w:r w:rsidR="00FD7F43">
        <w:fldChar w:fldCharType="end"/>
      </w:r>
      <w:r w:rsidR="000C46BD">
        <w:t xml:space="preserve">, identified a massive </w:t>
      </w:r>
      <w:r w:rsidR="0030310B">
        <w:t xml:space="preserve">Ni </w:t>
      </w:r>
      <w:r w:rsidR="000C46BD">
        <w:t>mass imbalance</w:t>
      </w:r>
      <w:r w:rsidR="0030310B">
        <w:t xml:space="preserve">. In the several decades that have followed, we have yet to resolve the imbalance. </w:t>
      </w:r>
      <w:r w:rsidR="0030310B" w:rsidRPr="00BE6F09">
        <w:rPr>
          <w:color w:val="000000"/>
        </w:rPr>
        <w:t xml:space="preserve">Currently, our best estimates indicate </w:t>
      </w:r>
      <w:r w:rsidR="0030310B">
        <w:rPr>
          <w:color w:val="000000"/>
        </w:rPr>
        <w:t xml:space="preserve">that </w:t>
      </w:r>
      <w:r w:rsidR="0030310B" w:rsidRPr="00BE6F09">
        <w:rPr>
          <w:color w:val="000000"/>
        </w:rPr>
        <w:t xml:space="preserve">Ni sink fluxes </w:t>
      </w:r>
      <w:r w:rsidR="0030310B">
        <w:rPr>
          <w:color w:val="000000"/>
        </w:rPr>
        <w:t xml:space="preserve">from the ocean </w:t>
      </w:r>
      <w:r w:rsidR="0030310B" w:rsidRPr="00BE6F09">
        <w:rPr>
          <w:color w:val="000000"/>
        </w:rPr>
        <w:t>are twice the size of source fluxes</w:t>
      </w:r>
      <w:r w:rsidR="0030310B">
        <w:t xml:space="preserve"> </w:t>
      </w:r>
      <w:r w:rsidR="0030310B">
        <w:fldChar w:fldCharType="begin" w:fldLock="1"/>
      </w:r>
      <w:r w:rsidR="0030310B">
        <w:instrText>ADDIN CSL_CITATION {"citationItems":[{"id":"ITEM-1","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1","issued":{"date-parts":[["1976"]]},"title":"On the marine geochemistry of nickel","type":"article-journal"},"uris":["http://www.mendeley.com/documents/?uuid=5752fc36-31cb-3f94-afc7-07d29a774c33"]},{"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3","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 Gall et al., 2013; Sclater et al., 1976)","plainTextFormattedCitation":"(Ciscato et al., 2018; Gall et al., 2013; Sclater et al., 1976)","previouslyFormattedCitation":"(Ciscato et al., 2018; Gall et al., 2013; Sclater et al., 1976)"},"properties":{"noteIndex":0},"schema":"https://github.com/citation-style-language/schema/raw/master/csl-citation.json"}</w:instrText>
      </w:r>
      <w:r w:rsidR="0030310B">
        <w:fldChar w:fldCharType="separate"/>
      </w:r>
      <w:r w:rsidR="0030310B" w:rsidRPr="00621DF7">
        <w:rPr>
          <w:noProof/>
        </w:rPr>
        <w:t>(Ciscato et al., 2018; Gall et al., 2013; Sclater et al., 1976)</w:t>
      </w:r>
      <w:r w:rsidR="0030310B">
        <w:fldChar w:fldCharType="end"/>
      </w:r>
      <w:r w:rsidR="0030310B">
        <w:rPr>
          <w:color w:val="000000"/>
        </w:rPr>
        <w:t xml:space="preserve">. </w:t>
      </w:r>
      <w:r w:rsidR="0030310B">
        <w:t xml:space="preserve">If this were true, the ocean would be rapidly depleted in Ni, but there is no evidence for such deviation from steady. </w:t>
      </w:r>
      <w:r w:rsidR="0032657D">
        <w:t xml:space="preserve">Once the modern marine Ni budget is balanced, we will have identified the key modern controls of marine Ni cycling and this will enable robust modelling of the marine Ni cycle, and the subsequent affects, over time. </w:t>
      </w:r>
    </w:p>
    <w:p w14:paraId="6AC48C27" w14:textId="15E64B33" w:rsidR="00B62509" w:rsidRPr="00B62509" w:rsidRDefault="00B62509" w:rsidP="00B62509">
      <w:pPr>
        <w:spacing w:after="0"/>
        <w:jc w:val="both"/>
        <w:textAlignment w:val="baseline"/>
        <w:rPr>
          <w:b/>
          <w:bCs/>
        </w:rPr>
      </w:pPr>
      <w:r w:rsidRPr="00B62509">
        <w:rPr>
          <w:b/>
          <w:bCs/>
        </w:rPr>
        <w:t>Inputs</w:t>
      </w:r>
    </w:p>
    <w:p w14:paraId="2264D2E7" w14:textId="5968FE50" w:rsidR="00B62509" w:rsidRDefault="00B62509" w:rsidP="0004437C">
      <w:pPr>
        <w:spacing w:after="0"/>
        <w:ind w:firstLine="720"/>
        <w:jc w:val="both"/>
        <w:textAlignment w:val="baseline"/>
      </w:pPr>
      <w:commentRangeStart w:id="1"/>
      <w:r>
        <w:t xml:space="preserve">The </w:t>
      </w:r>
      <w:commentRangeEnd w:id="1"/>
      <w:r w:rsidR="0099379D">
        <w:rPr>
          <w:rStyle w:val="CommentReference"/>
        </w:rPr>
        <w:commentReference w:id="1"/>
      </w:r>
      <w:r>
        <w:t xml:space="preserve">primary sources, which total </w:t>
      </w:r>
      <w:r>
        <w:t>3.68 x 10</w:t>
      </w:r>
      <w:r>
        <w:rPr>
          <w:vertAlign w:val="superscript"/>
        </w:rPr>
        <w:t>8</w:t>
      </w:r>
      <w:r>
        <w:t xml:space="preserve"> to 1.63 x 10</w:t>
      </w:r>
      <w:r>
        <w:rPr>
          <w:vertAlign w:val="superscript"/>
        </w:rPr>
        <w:t>9</w:t>
      </w:r>
      <w:r>
        <w:t xml:space="preserve"> </w:t>
      </w:r>
      <w:r>
        <w:t xml:space="preserve">Ni </w:t>
      </w:r>
      <w:r>
        <w:t>mol/</w:t>
      </w:r>
      <w:proofErr w:type="spellStart"/>
      <w:r>
        <w:t>yr</w:t>
      </w:r>
      <w:proofErr w:type="spellEnd"/>
      <w:r>
        <w:t>, Ni appear to be dust and rivers (with a potential significant contribution from a benthic flux discussed later)</w:t>
      </w:r>
      <w:r w:rsidR="004C7D64">
        <w:t xml:space="preserve"> </w:t>
      </w:r>
      <w:r w:rsidR="004C7D64">
        <w:fldChar w:fldCharType="begin" w:fldLock="1"/>
      </w:r>
      <w:r w:rsidR="000231A7">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Ciscato et al., 2018; Gall et al., 2013; Little et al., 2020)","plainTextFormattedCitation":"(Ciscato et al., 2018; Gall et al., 2013; Little et al., 2020)","previouslyFormattedCitation":"(Ciscato et al., 2018; Gall et al., 2013; Little et al., 2020)"},"properties":{"noteIndex":0},"schema":"https://github.com/citation-style-language/schema/raw/master/csl-citation.json"}</w:instrText>
      </w:r>
      <w:r w:rsidR="004C7D64">
        <w:fldChar w:fldCharType="separate"/>
      </w:r>
      <w:r w:rsidR="004C71EC" w:rsidRPr="004C71EC">
        <w:rPr>
          <w:noProof/>
        </w:rPr>
        <w:t>(Ciscato et al., 2018; Gall et al., 2013; Little et al., 2020)</w:t>
      </w:r>
      <w:r w:rsidR="004C7D64">
        <w:fldChar w:fldCharType="end"/>
      </w:r>
      <w:r w:rsidR="004C7D64">
        <w:t xml:space="preserve">. </w:t>
      </w:r>
      <w:r w:rsidR="004D005E">
        <w:t>Dust</w:t>
      </w:r>
      <w:r w:rsidR="005D0FBC">
        <w:t xml:space="preserve"> is estimated to contribute </w:t>
      </w:r>
      <w:r w:rsidR="00DD6EAA">
        <w:t>2</w:t>
      </w:r>
      <w:r w:rsidR="00F74A9B">
        <w:t xml:space="preserve">% to </w:t>
      </w:r>
      <w:r w:rsidR="00DD6EAA">
        <w:t>28</w:t>
      </w:r>
      <w:r w:rsidR="00F74A9B">
        <w:t>% of the total marine Ni flux</w:t>
      </w:r>
      <w:r w:rsidR="004C7D64">
        <w:t>.</w:t>
      </w:r>
      <w:r w:rsidR="00DD6EAA">
        <w:t xml:space="preserve"> </w:t>
      </w:r>
      <w:r w:rsidR="0010015C">
        <w:t>Rivers are the main</w:t>
      </w:r>
      <w:r w:rsidR="00422BA4">
        <w:t xml:space="preserve"> </w:t>
      </w:r>
      <w:r w:rsidR="0010015C">
        <w:t xml:space="preserve">contributor of Ni to the oceans </w:t>
      </w:r>
      <w:r w:rsidR="00422BA4">
        <w:t xml:space="preserve">and make up an estimated 32% to 97% of the total marine </w:t>
      </w:r>
      <w:commentRangeStart w:id="2"/>
      <w:r w:rsidR="00422BA4">
        <w:t>Ni flux</w:t>
      </w:r>
      <w:commentRangeEnd w:id="2"/>
      <w:r w:rsidR="00991CC4">
        <w:rPr>
          <w:rStyle w:val="CommentReference"/>
        </w:rPr>
        <w:commentReference w:id="2"/>
      </w:r>
      <w:r w:rsidR="00422BA4">
        <w:t xml:space="preserve">. </w:t>
      </w:r>
      <w:r>
        <w:t>Other suggested sources include riverine particulate matter</w:t>
      </w:r>
      <w:r w:rsidR="00991CC4">
        <w:t xml:space="preserve"> and a benthic flux from Mn oxide diagenesis. </w:t>
      </w:r>
      <w:commentRangeStart w:id="3"/>
      <w:r w:rsidR="00D46D75">
        <w:t xml:space="preserve">How much Ni is retained in the particulate load versus the dissolved load and how much the particulate load could be mobilized remains unclear. </w:t>
      </w:r>
      <w:commentRangeEnd w:id="3"/>
      <w:r w:rsidR="00991CC4">
        <w:rPr>
          <w:rStyle w:val="CommentReference"/>
        </w:rPr>
        <w:commentReference w:id="3"/>
      </w:r>
      <w:r w:rsidR="00991AE3" w:rsidRPr="00991AE3">
        <w:t xml:space="preserve"> </w:t>
      </w:r>
      <w:r w:rsidR="00991AE3">
        <w:t xml:space="preserve">A recent </w:t>
      </w:r>
      <w:r w:rsidR="009E4666">
        <w:t>study suggests</w:t>
      </w:r>
      <w:r w:rsidR="00991AE3">
        <w:t xml:space="preserve"> a significant benthic source from Mn oxide redox cycling and/or diagenetic processes is of the appropriate size to resolve the imbalance</w:t>
      </w:r>
      <w:r w:rsidR="00991AE3">
        <w:t xml:space="preserve"> (</w:t>
      </w:r>
      <w:r w:rsidR="00991AE3" w:rsidRPr="005E1B01">
        <w:t>0.6 to 2.3</w:t>
      </w:r>
      <w:r w:rsidR="00991AE3">
        <w:t xml:space="preserve"> x 10</w:t>
      </w:r>
      <w:r w:rsidR="00991AE3">
        <w:rPr>
          <w:vertAlign w:val="superscript"/>
        </w:rPr>
        <w:t>8</w:t>
      </w:r>
      <w:r w:rsidR="00991AE3">
        <w:t xml:space="preserve"> mol/</w:t>
      </w:r>
      <w:proofErr w:type="spellStart"/>
      <w:r w:rsidR="00991AE3">
        <w:t>yr</w:t>
      </w:r>
      <w:proofErr w:type="spellEnd"/>
      <w:r w:rsidR="00991AE3">
        <w:t>)</w:t>
      </w:r>
      <w:r w:rsidR="00991AE3">
        <w:t xml:space="preserve"> </w:t>
      </w:r>
      <w:r w:rsidR="00991AE3">
        <w:fldChar w:fldCharType="begin" w:fldLock="1"/>
      </w:r>
      <w:r w:rsidR="000231A7">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instrText>
      </w:r>
      <w:r w:rsidR="00991AE3">
        <w:fldChar w:fldCharType="separate"/>
      </w:r>
      <w:r w:rsidR="00991AE3" w:rsidRPr="004C71EC">
        <w:rPr>
          <w:noProof/>
        </w:rPr>
        <w:t>(Little et al., 2020)</w:t>
      </w:r>
      <w:r w:rsidR="00991AE3">
        <w:fldChar w:fldCharType="end"/>
      </w:r>
      <w:r w:rsidR="00991AE3">
        <w:t xml:space="preserve">. However, </w:t>
      </w:r>
      <w:commentRangeStart w:id="4"/>
      <w:r w:rsidR="00991AE3">
        <w:t>the</w:t>
      </w:r>
      <w:r w:rsidR="009E4666">
        <w:t xml:space="preserve">ir </w:t>
      </w:r>
      <w:commentRangeEnd w:id="4"/>
      <w:r w:rsidR="009E4666">
        <w:rPr>
          <w:rStyle w:val="CommentReference"/>
        </w:rPr>
        <w:commentReference w:id="4"/>
      </w:r>
      <w:r w:rsidR="009E4666">
        <w:t xml:space="preserve">calculations rely on </w:t>
      </w:r>
      <w:r w:rsidR="00991AE3">
        <w:t>size of this flux and the exact mechanisms at play remain unclear and require further exploration (see section XXX for further discussion).</w:t>
      </w:r>
    </w:p>
    <w:p w14:paraId="7B1D37E2" w14:textId="7E0BDF71" w:rsidR="00BF578F" w:rsidRPr="00BF578F" w:rsidRDefault="00BF578F" w:rsidP="00BF578F">
      <w:pPr>
        <w:spacing w:after="0"/>
        <w:jc w:val="both"/>
        <w:textAlignment w:val="baseline"/>
        <w:rPr>
          <w:b/>
          <w:bCs/>
        </w:rPr>
      </w:pPr>
      <w:r w:rsidRPr="00BF578F">
        <w:rPr>
          <w:b/>
          <w:bCs/>
        </w:rPr>
        <w:t>Outputs</w:t>
      </w:r>
    </w:p>
    <w:p w14:paraId="177ACA8B" w14:textId="2D46553C" w:rsidR="00D709DF" w:rsidRDefault="002641CF" w:rsidP="00B6558B">
      <w:pPr>
        <w:spacing w:after="0"/>
        <w:ind w:firstLine="720"/>
        <w:jc w:val="both"/>
        <w:textAlignment w:val="baseline"/>
      </w:pPr>
      <w:r>
        <w:t>Once Ni enters the ocean, its fate is a little less clear</w:t>
      </w:r>
      <w:r w:rsidR="00D12C41">
        <w:t xml:space="preserve">. </w:t>
      </w:r>
      <w:r w:rsidR="00AF5A85">
        <w:t xml:space="preserve">Previous studies </w:t>
      </w:r>
      <w:r w:rsidR="005553EB">
        <w:t xml:space="preserve">have </w:t>
      </w:r>
      <w:r w:rsidR="00AF5A85">
        <w:t xml:space="preserve">focused on Fe-Mn deposits, organic rich matter, and </w:t>
      </w:r>
      <w:r w:rsidR="00277A72">
        <w:t>euxinic sediments</w:t>
      </w:r>
      <w:r w:rsidR="005300F0">
        <w:t>.</w:t>
      </w:r>
      <w:r w:rsidR="00D709DF">
        <w:t xml:space="preserve"> </w:t>
      </w:r>
      <w:r w:rsidR="00F14477">
        <w:t xml:space="preserve">Fe-Mn deposits are </w:t>
      </w:r>
      <w:r w:rsidR="007B6BFD">
        <w:t xml:space="preserve">typically </w:t>
      </w:r>
      <w:r w:rsidR="00F14477">
        <w:t>believed to represent the most significant sink;</w:t>
      </w:r>
      <w:r w:rsidR="00C536A9">
        <w:t xml:space="preserve"> they compromise between 16% to 73% of the total estimated Ni sink </w:t>
      </w:r>
      <w:r w:rsidR="00C536A9">
        <w:fldChar w:fldCharType="begin" w:fldLock="1"/>
      </w:r>
      <w:r w:rsidR="000231A7">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Ciscato et al., 2018; Gall et al., 2013; Little et al., 2020)","plainTextFormattedCitation":"(Ciscato et al., 2018; Gall et al., 2013; Little et al., 2020)","previouslyFormattedCitation":"(Ciscato et al., 2018; Gall et al., 2013; Little et al., 2020)"},"properties":{"noteIndex":0},"schema":"https://github.com/citation-style-language/schema/raw/master/csl-citation.json"}</w:instrText>
      </w:r>
      <w:r w:rsidR="00C536A9">
        <w:fldChar w:fldCharType="separate"/>
      </w:r>
      <w:r w:rsidR="00C536A9" w:rsidRPr="00C536A9">
        <w:rPr>
          <w:noProof/>
        </w:rPr>
        <w:t>(Ciscato et al., 2018; Gall et al., 2013; Little et al., 2020)</w:t>
      </w:r>
      <w:r w:rsidR="00C536A9">
        <w:fldChar w:fldCharType="end"/>
      </w:r>
      <w:r w:rsidR="00C536A9">
        <w:t>.</w:t>
      </w:r>
      <w:r w:rsidR="00F14477">
        <w:t xml:space="preserve"> </w:t>
      </w:r>
      <w:r w:rsidR="00FE7CDA">
        <w:t xml:space="preserve">Organic </w:t>
      </w:r>
      <w:r w:rsidR="001A2BC3">
        <w:t>rich matter is estimated to be the next most significant sink</w:t>
      </w:r>
      <w:r w:rsidR="00933AF6">
        <w:t xml:space="preserve"> and</w:t>
      </w:r>
      <w:r w:rsidR="001A2BC3">
        <w:t xml:space="preserve"> make up </w:t>
      </w:r>
      <w:r w:rsidR="008D31D5">
        <w:t>23 to 34% of the total estimated Ni sink</w:t>
      </w:r>
      <w:r w:rsidR="002832C3">
        <w:t xml:space="preserve"> </w:t>
      </w:r>
      <w:r w:rsidR="002832C3">
        <w:fldChar w:fldCharType="begin" w:fldLock="1"/>
      </w:r>
      <w:r w:rsidR="000231A7">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mendeley":{"formattedCitation":"(Ciscato et al., 2018; Little et al., 2020)","plainTextFormattedCitation":"(Ciscato et al., 2018; Little et al., 2020)","previouslyFormattedCitation":"(Ciscato et al., 2018; Little et al., 2020)"},"properties":{"noteIndex":0},"schema":"https://github.com/citation-style-language/schema/raw/master/csl-citation.json"}</w:instrText>
      </w:r>
      <w:r w:rsidR="002832C3">
        <w:fldChar w:fldCharType="separate"/>
      </w:r>
      <w:r w:rsidR="002832C3" w:rsidRPr="002832C3">
        <w:rPr>
          <w:noProof/>
        </w:rPr>
        <w:t>(Ciscato et al., 2018; Little et al., 2020)</w:t>
      </w:r>
      <w:r w:rsidR="002832C3">
        <w:fldChar w:fldCharType="end"/>
      </w:r>
      <w:r w:rsidR="008D31D5">
        <w:t>.</w:t>
      </w:r>
      <w:r w:rsidR="001E43B5">
        <w:t xml:space="preserve"> </w:t>
      </w:r>
      <w:commentRangeStart w:id="5"/>
      <w:r w:rsidR="007233D6">
        <w:t>Euxinic sediments</w:t>
      </w:r>
      <w:r w:rsidR="009C7FD5">
        <w:t xml:space="preserve"> </w:t>
      </w:r>
      <w:commentRangeEnd w:id="5"/>
      <w:r w:rsidR="000231A7">
        <w:rPr>
          <w:rStyle w:val="CommentReference"/>
        </w:rPr>
        <w:commentReference w:id="5"/>
      </w:r>
      <w:r w:rsidR="009C7FD5">
        <w:t>appear to be a much smaller constituent of the total Ni sink</w:t>
      </w:r>
      <w:r w:rsidR="007233D6">
        <w:t xml:space="preserve">, around 2.5% </w:t>
      </w:r>
      <w:r w:rsidR="007233D6">
        <w:fldChar w:fldCharType="begin" w:fldLock="1"/>
      </w:r>
      <w:r w:rsidR="00B45601">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2","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Ciscato et al., 2018; Vance et al., 2016)","plainTextFormattedCitation":"(Ciscato et al., 2018; Vance et al., 2016)","previouslyFormattedCitation":"(Ciscato et al., 2018; Little et al., 2020)"},"properties":{"noteIndex":0},"schema":"https://github.com/citation-style-language/schema/raw/master/csl-citation.json"}</w:instrText>
      </w:r>
      <w:r w:rsidR="007233D6">
        <w:fldChar w:fldCharType="separate"/>
      </w:r>
      <w:r w:rsidR="00B45601" w:rsidRPr="00B45601">
        <w:rPr>
          <w:noProof/>
        </w:rPr>
        <w:t>(Ciscato et al., 2018; Vance et al., 2016)</w:t>
      </w:r>
      <w:r w:rsidR="007233D6">
        <w:fldChar w:fldCharType="end"/>
      </w:r>
      <w:r w:rsidR="00994989">
        <w:t xml:space="preserve">, </w:t>
      </w:r>
      <w:commentRangeStart w:id="6"/>
      <w:r w:rsidR="00994989">
        <w:t xml:space="preserve">although the significance of </w:t>
      </w:r>
      <w:proofErr w:type="spellStart"/>
      <w:r w:rsidR="00994989">
        <w:t>sulfidizat</w:t>
      </w:r>
      <w:r w:rsidR="00B45601">
        <w:t>i</w:t>
      </w:r>
      <w:r w:rsidR="00994989">
        <w:t>on</w:t>
      </w:r>
      <w:proofErr w:type="spellEnd"/>
      <w:r w:rsidR="00994989">
        <w:t xml:space="preserve"> in organic matter has not been assessed. </w:t>
      </w:r>
      <w:commentRangeEnd w:id="6"/>
      <w:r w:rsidR="00994989">
        <w:rPr>
          <w:rStyle w:val="CommentReference"/>
        </w:rPr>
        <w:commentReference w:id="6"/>
      </w:r>
      <w:r w:rsidR="004F4595">
        <w:t xml:space="preserve">Some believe that </w:t>
      </w:r>
      <w:r w:rsidR="000231A7">
        <w:t>carbonates</w:t>
      </w:r>
      <w:r w:rsidR="004F4595">
        <w:t xml:space="preserve"> are a</w:t>
      </w:r>
      <w:r w:rsidR="000231A7">
        <w:t>n insignificant</w:t>
      </w:r>
      <w:r w:rsidR="004F4595">
        <w:t xml:space="preserve"> sink (similar in size to euxinic sediments)</w:t>
      </w:r>
      <w:r w:rsidR="000231A7">
        <w:t xml:space="preserve"> </w:t>
      </w:r>
      <w:r w:rsidR="000231A7">
        <w:fldChar w:fldCharType="begin" w:fldLock="1"/>
      </w:r>
      <w:r w:rsidR="00B45601">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mendeley":{"formattedCitation":"(Ciscato et al., 2018; Little et al., 2020)","plainTextFormattedCitation":"(Ciscato et al., 2018; Little et al., 2020)","previouslyFormattedCitation":"(Ciscato et al., 2018; Little et al., 2020)"},"properties":{"noteIndex":0},"schema":"https://github.com/citation-style-language/schema/raw/master/csl-citation.json"}</w:instrText>
      </w:r>
      <w:r w:rsidR="000231A7">
        <w:fldChar w:fldCharType="separate"/>
      </w:r>
      <w:r w:rsidR="000231A7" w:rsidRPr="000231A7">
        <w:rPr>
          <w:noProof/>
        </w:rPr>
        <w:t>(Ciscato et al., 2018; Little et al., 2020)</w:t>
      </w:r>
      <w:r w:rsidR="000231A7">
        <w:fldChar w:fldCharType="end"/>
      </w:r>
      <w:r w:rsidR="000231A7">
        <w:t xml:space="preserve">, but a recent study argues the ubiquity </w:t>
      </w:r>
      <w:r w:rsidR="00B251B6">
        <w:t xml:space="preserve">of carbonate deposition </w:t>
      </w:r>
      <w:r w:rsidR="00CD39FC">
        <w:t>causes</w:t>
      </w:r>
      <w:r w:rsidR="00B251B6">
        <w:t xml:space="preserve"> the carbonate Ni sink</w:t>
      </w:r>
      <w:r w:rsidR="00CD39FC">
        <w:t xml:space="preserve"> to be as sizeable as the </w:t>
      </w:r>
      <w:r w:rsidR="00B251B6">
        <w:t>riverine input (</w:t>
      </w:r>
      <w:r w:rsidR="00516B29" w:rsidRPr="00516B29">
        <w:t>1.5 to 6.7 x</w:t>
      </w:r>
      <w:r w:rsidR="00516B29">
        <w:t xml:space="preserve"> </w:t>
      </w:r>
      <w:r w:rsidR="00516B29" w:rsidRPr="00516B29">
        <w:t>10</w:t>
      </w:r>
      <w:r w:rsidR="00516B29" w:rsidRPr="00516B29">
        <w:rPr>
          <w:vertAlign w:val="superscript"/>
        </w:rPr>
        <w:t>8</w:t>
      </w:r>
      <w:r w:rsidR="00516B29">
        <w:rPr>
          <w:vertAlign w:val="superscript"/>
        </w:rPr>
        <w:t xml:space="preserve"> </w:t>
      </w:r>
      <w:r w:rsidR="00516B29">
        <w:t>Ni mol/</w:t>
      </w:r>
      <w:proofErr w:type="spellStart"/>
      <w:r w:rsidR="00516B29">
        <w:t>yr</w:t>
      </w:r>
      <w:proofErr w:type="spellEnd"/>
      <w:r w:rsidR="00516B29">
        <w:t>) (Alvarez study 2021).</w:t>
      </w:r>
    </w:p>
    <w:p w14:paraId="7E40B7BC" w14:textId="40A676A7" w:rsidR="000C7307" w:rsidRPr="00EA74D5" w:rsidRDefault="000C7307" w:rsidP="000C7307">
      <w:pPr>
        <w:spacing w:after="0"/>
        <w:jc w:val="both"/>
        <w:textAlignment w:val="baseline"/>
        <w:rPr>
          <w:b/>
          <w:bCs/>
        </w:rPr>
      </w:pPr>
      <w:r w:rsidRPr="00EA74D5">
        <w:rPr>
          <w:b/>
          <w:bCs/>
        </w:rPr>
        <w:t>Resolving the imbalance</w:t>
      </w:r>
    </w:p>
    <w:p w14:paraId="2DE15EA3" w14:textId="16081505" w:rsidR="000A28EF" w:rsidRDefault="000A28EF" w:rsidP="000A28EF">
      <w:pPr>
        <w:spacing w:after="0" w:line="240" w:lineRule="auto"/>
        <w:ind w:firstLine="720"/>
        <w:contextualSpacing/>
        <w:jc w:val="both"/>
      </w:pPr>
      <w:r>
        <w:t xml:space="preserve"> There are two potential causes of the imbalance (1) missing fluxes or (2) inaccurate flux estimates, or both. </w:t>
      </w:r>
      <w:r w:rsidR="00653471">
        <w:t>Concerning cause 1, o</w:t>
      </w:r>
      <w:r>
        <w:t>btaining better estimates is a challenging task</w:t>
      </w:r>
      <w:r w:rsidRPr="004164EA">
        <w:t xml:space="preserve">. </w:t>
      </w:r>
      <w:r>
        <w:t>However, assuming</w:t>
      </w:r>
      <w:r w:rsidRPr="004164EA">
        <w:t xml:space="preserve"> the ocean is </w:t>
      </w:r>
      <w:r>
        <w:t>at or near</w:t>
      </w:r>
      <w:r w:rsidRPr="004164EA">
        <w:t xml:space="preserve"> steady state with respect to Ni,</w:t>
      </w:r>
      <w:r>
        <w:t xml:space="preserve"> </w:t>
      </w:r>
      <w:r w:rsidRPr="004164EA">
        <w:t>the fluxes and the abundance weighted isotopic compositions</w:t>
      </w:r>
      <w:r>
        <w:t xml:space="preserve"> of the Ni sources and sinks should balance. Therefore, we can use isotope mass balance to constrain</w:t>
      </w:r>
      <w:r w:rsidRPr="004164EA">
        <w:rPr>
          <w:color w:val="000000"/>
        </w:rPr>
        <w:t xml:space="preserve"> the </w:t>
      </w:r>
      <w:r>
        <w:rPr>
          <w:color w:val="000000"/>
        </w:rPr>
        <w:t>fluxes and Ni marine budget</w:t>
      </w:r>
      <w:r w:rsidRPr="004164EA">
        <w:rPr>
          <w:color w:val="000000"/>
        </w:rPr>
        <w:t xml:space="preserve"> in three dimensions (</w:t>
      </w:r>
      <w:r w:rsidRPr="00911B40">
        <w:rPr>
          <w:i/>
          <w:iCs/>
          <w:color w:val="000000"/>
        </w:rPr>
        <w:t>i.e.,</w:t>
      </w:r>
      <w:r>
        <w:rPr>
          <w:color w:val="000000"/>
        </w:rPr>
        <w:t xml:space="preserve"> mass </w:t>
      </w:r>
      <w:r w:rsidRPr="004164EA">
        <w:rPr>
          <w:color w:val="000000"/>
        </w:rPr>
        <w:t xml:space="preserve">flux, </w:t>
      </w:r>
      <w:r>
        <w:rPr>
          <w:color w:val="000000"/>
        </w:rPr>
        <w:t>Ni concentration,</w:t>
      </w:r>
      <w:r w:rsidRPr="004164EA">
        <w:rPr>
          <w:color w:val="000000"/>
        </w:rPr>
        <w:t xml:space="preserve"> and δ</w:t>
      </w:r>
      <w:r w:rsidRPr="004164EA">
        <w:rPr>
          <w:color w:val="000000"/>
          <w:vertAlign w:val="superscript"/>
        </w:rPr>
        <w:t>60/58</w:t>
      </w:r>
      <w:r w:rsidRPr="004164EA">
        <w:rPr>
          <w:color w:val="000000"/>
        </w:rPr>
        <w:t>Ni</w:t>
      </w:r>
      <w:r>
        <w:rPr>
          <w:color w:val="000000"/>
        </w:rPr>
        <w:t xml:space="preserve">, where </w:t>
      </w:r>
      <w:r w:rsidRPr="004164EA">
        <w:t>δ</w:t>
      </w:r>
      <w:r w:rsidRPr="004164EA">
        <w:rPr>
          <w:vertAlign w:val="superscript"/>
        </w:rPr>
        <w:t>60/58</w:t>
      </w:r>
      <w:r w:rsidRPr="004164EA">
        <w:t>Ni</w:t>
      </w:r>
      <w:r w:rsidRPr="004164EA">
        <w:rPr>
          <w:vertAlign w:val="subscript"/>
        </w:rPr>
        <w:t>sample</w:t>
      </w:r>
      <w:r w:rsidRPr="004164EA">
        <w:t xml:space="preserve"> = (</w:t>
      </w:r>
      <w:r w:rsidRPr="004164EA">
        <w:rPr>
          <w:vertAlign w:val="superscript"/>
        </w:rPr>
        <w:t>60/58</w:t>
      </w:r>
      <w:r w:rsidRPr="004164EA">
        <w:t>Ni</w:t>
      </w:r>
      <w:r w:rsidRPr="004164EA">
        <w:rPr>
          <w:vertAlign w:val="subscript"/>
        </w:rPr>
        <w:t>sample</w:t>
      </w:r>
      <w:r w:rsidRPr="004164EA">
        <w:t>/</w:t>
      </w:r>
      <w:r w:rsidRPr="004164EA">
        <w:rPr>
          <w:vertAlign w:val="superscript"/>
        </w:rPr>
        <w:t>60/58</w:t>
      </w:r>
      <w:r w:rsidRPr="004164EA">
        <w:t>Ni</w:t>
      </w:r>
      <w:r w:rsidRPr="004164EA">
        <w:rPr>
          <w:vertAlign w:val="subscript"/>
        </w:rPr>
        <w:t>standard</w:t>
      </w:r>
      <w:r w:rsidRPr="004164EA">
        <w:t xml:space="preserve"> -1) x 1000‰</w:t>
      </w:r>
      <w:r>
        <w:rPr>
          <w:color w:val="000000"/>
        </w:rPr>
        <w:t>).</w:t>
      </w:r>
      <w:r w:rsidRPr="004164EA">
        <w:rPr>
          <w:color w:val="000000"/>
        </w:rPr>
        <w:t xml:space="preserve"> </w:t>
      </w:r>
      <w:bookmarkStart w:id="7" w:name="_Hlk63688902"/>
      <w:r>
        <w:rPr>
          <w:color w:val="222222"/>
          <w:shd w:val="clear" w:color="auto" w:fill="FFFFFF"/>
        </w:rPr>
        <w:t>To apply this approach, we must know t</w:t>
      </w:r>
      <w:r w:rsidRPr="004A56F7">
        <w:rPr>
          <w:color w:val="222222"/>
          <w:shd w:val="clear" w:color="auto" w:fill="FFFFFF"/>
        </w:rPr>
        <w:t>he isotopic compositions of major fluxes</w:t>
      </w:r>
      <w:r>
        <w:rPr>
          <w:color w:val="222222"/>
          <w:shd w:val="clear" w:color="auto" w:fill="FFFFFF"/>
        </w:rPr>
        <w:t>.</w:t>
      </w:r>
      <w:r>
        <w:t xml:space="preserve"> While the isotopic compositions of known sources are reasonably well characterized, </w:t>
      </w:r>
      <w:bookmarkEnd w:id="7"/>
      <w:r>
        <w:t xml:space="preserve">the sinks, which are dependent on the isotopic composition of seawater and the sink’s </w:t>
      </w:r>
      <w:r w:rsidRPr="00E75FB7">
        <w:t xml:space="preserve">isotope fractionation </w:t>
      </w:r>
      <w:r w:rsidRPr="00E75FB7">
        <w:lastRenderedPageBreak/>
        <w:t>(Δ</w:t>
      </w:r>
      <w:r w:rsidRPr="00E75FB7">
        <w:rPr>
          <w:vertAlign w:val="superscript"/>
        </w:rPr>
        <w:t>60/58</w:t>
      </w:r>
      <w:r w:rsidRPr="00E75FB7">
        <w:t>Ni</w:t>
      </w:r>
      <w:r w:rsidRPr="00E75FB7">
        <w:rPr>
          <w:vertAlign w:val="subscript"/>
        </w:rPr>
        <w:t>solution-output</w:t>
      </w:r>
      <w:r w:rsidRPr="00E75FB7">
        <w:t xml:space="preserve"> = δ</w:t>
      </w:r>
      <w:r w:rsidRPr="00E75FB7">
        <w:rPr>
          <w:vertAlign w:val="superscript"/>
        </w:rPr>
        <w:t>60/58</w:t>
      </w:r>
      <w:r w:rsidRPr="00E75FB7">
        <w:t>Ni</w:t>
      </w:r>
      <w:r w:rsidRPr="00E75FB7">
        <w:rPr>
          <w:vertAlign w:val="subscript"/>
        </w:rPr>
        <w:t>solution</w:t>
      </w:r>
      <w:r w:rsidRPr="00E75FB7">
        <w:t xml:space="preserve"> </w:t>
      </w:r>
      <w:r>
        <w:t xml:space="preserve">- </w:t>
      </w:r>
      <w:r w:rsidRPr="00E75FB7">
        <w:t>δ</w:t>
      </w:r>
      <w:r w:rsidRPr="00E75FB7">
        <w:rPr>
          <w:vertAlign w:val="superscript"/>
        </w:rPr>
        <w:t>60/58</w:t>
      </w:r>
      <w:r w:rsidRPr="00E75FB7">
        <w:t>Ni</w:t>
      </w:r>
      <w:r>
        <w:rPr>
          <w:vertAlign w:val="subscript"/>
        </w:rPr>
        <w:t>sink</w:t>
      </w:r>
      <w:r w:rsidRPr="00E75FB7">
        <w:t>)</w:t>
      </w:r>
      <w:r>
        <w:t xml:space="preserve">, are difficult to ascertain. Once the major isotope parameters have been identified, we can apply the isotope mass balance constraint, evaluate the flux estimates, and hopefully resolve the mass imbalance. </w:t>
      </w:r>
    </w:p>
    <w:p w14:paraId="417FEF9E" w14:textId="49A990F8" w:rsidR="00025394" w:rsidRDefault="00025394" w:rsidP="00025394">
      <w:pPr>
        <w:spacing w:after="0" w:line="240" w:lineRule="auto"/>
        <w:contextualSpacing/>
        <w:jc w:val="both"/>
      </w:pPr>
    </w:p>
    <w:p w14:paraId="4D22BB5C" w14:textId="39F86DF4" w:rsidR="000C7307" w:rsidRDefault="000C7307" w:rsidP="000C7307">
      <w:pPr>
        <w:spacing w:after="0"/>
        <w:jc w:val="both"/>
        <w:textAlignment w:val="baseline"/>
      </w:pPr>
    </w:p>
    <w:p w14:paraId="2232BB8A" w14:textId="0F515BA0" w:rsidR="000C7307" w:rsidRDefault="000C7307" w:rsidP="000C7307">
      <w:pPr>
        <w:spacing w:after="0"/>
        <w:jc w:val="both"/>
        <w:textAlignment w:val="baseline"/>
      </w:pPr>
    </w:p>
    <w:p w14:paraId="3F34CF55" w14:textId="6802D149" w:rsidR="000C7307" w:rsidRDefault="000C7307" w:rsidP="000C7307">
      <w:pPr>
        <w:spacing w:after="0"/>
        <w:jc w:val="both"/>
        <w:textAlignment w:val="baseline"/>
      </w:pPr>
    </w:p>
    <w:p w14:paraId="7F888FDE" w14:textId="7B2ED909" w:rsidR="00CD16B0" w:rsidRDefault="00CD16B0" w:rsidP="00CD16B0">
      <w:pPr>
        <w:jc w:val="both"/>
      </w:pPr>
    </w:p>
    <w:sectPr w:rsidR="00CD16B0">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va Juliet Baransky" w:date="2020-12-29T12:26:00Z" w:initials="EJB">
    <w:p w14:paraId="3F72CA90" w14:textId="3A3A3E70" w:rsidR="002641CF" w:rsidRDefault="002641CF">
      <w:pPr>
        <w:pStyle w:val="CommentText"/>
      </w:pPr>
      <w:r>
        <w:rPr>
          <w:rStyle w:val="CommentReference"/>
        </w:rPr>
        <w:annotationRef/>
      </w:r>
      <w:r>
        <w:t xml:space="preserve">Maybe I should cite the </w:t>
      </w:r>
      <w:proofErr w:type="spellStart"/>
      <w:r>
        <w:t>koshinwara</w:t>
      </w:r>
      <w:proofErr w:type="spellEnd"/>
      <w:r>
        <w:t xml:space="preserve"> or whatever, 1970’s guy?</w:t>
      </w:r>
    </w:p>
  </w:comment>
  <w:comment w:id="1" w:author="Eva Juliet Baransky" w:date="2021-02-27T15:13:00Z" w:initials="EJB">
    <w:p w14:paraId="31DFBF8A" w14:textId="2DA826AD" w:rsidR="0099379D" w:rsidRDefault="0099379D">
      <w:pPr>
        <w:pStyle w:val="CommentText"/>
      </w:pPr>
      <w:r>
        <w:rPr>
          <w:rStyle w:val="CommentReference"/>
        </w:rPr>
        <w:annotationRef/>
      </w:r>
      <w:r>
        <w:t>I should maybe give some concentration data</w:t>
      </w:r>
    </w:p>
  </w:comment>
  <w:comment w:id="2" w:author="Eva Juliet Baransky" w:date="2021-02-27T13:24:00Z" w:initials="EJB">
    <w:p w14:paraId="28FC9272" w14:textId="7C3A723C" w:rsidR="00991CC4" w:rsidRDefault="00991CC4">
      <w:pPr>
        <w:pStyle w:val="CommentText"/>
      </w:pPr>
      <w:r>
        <w:rPr>
          <w:rStyle w:val="CommentReference"/>
        </w:rPr>
        <w:annotationRef/>
      </w:r>
      <w:r>
        <w:t>I should maybe flesh out which rivers seem important to the budget and how Ni behaves in estuaries.</w:t>
      </w:r>
    </w:p>
  </w:comment>
  <w:comment w:id="3" w:author="Eva Juliet Baransky" w:date="2021-02-27T13:23:00Z" w:initials="EJB">
    <w:p w14:paraId="05781976" w14:textId="36670376" w:rsidR="00991CC4" w:rsidRDefault="00991CC4">
      <w:pPr>
        <w:pStyle w:val="CommentText"/>
      </w:pPr>
      <w:r>
        <w:rPr>
          <w:rStyle w:val="CommentReference"/>
        </w:rPr>
        <w:annotationRef/>
      </w:r>
      <w:r>
        <w:t>I should look more into this</w:t>
      </w:r>
    </w:p>
  </w:comment>
  <w:comment w:id="4" w:author="Eva Juliet Baransky" w:date="2021-02-27T13:35:00Z" w:initials="EJB">
    <w:p w14:paraId="5906FE96" w14:textId="689C5695" w:rsidR="009E4666" w:rsidRDefault="009E4666">
      <w:pPr>
        <w:pStyle w:val="CommentText"/>
      </w:pPr>
      <w:r>
        <w:rPr>
          <w:rStyle w:val="CommentReference"/>
        </w:rPr>
        <w:annotationRef/>
      </w:r>
      <w:r>
        <w:t xml:space="preserve">Comment on </w:t>
      </w:r>
      <w:r w:rsidR="00BF578F">
        <w:t>how they calculated this flux and how further research is clearly needed.</w:t>
      </w:r>
    </w:p>
  </w:comment>
  <w:comment w:id="5" w:author="Eva Juliet Baransky" w:date="2021-02-27T15:02:00Z" w:initials="EJB">
    <w:p w14:paraId="1DFC4C9C" w14:textId="6FA55B9E" w:rsidR="000231A7" w:rsidRDefault="000231A7">
      <w:pPr>
        <w:pStyle w:val="CommentText"/>
      </w:pPr>
      <w:r>
        <w:rPr>
          <w:rStyle w:val="CommentReference"/>
        </w:rPr>
        <w:annotationRef/>
      </w:r>
      <w:r>
        <w:t xml:space="preserve">Should I include Ni’s affinity for these different sinks? </w:t>
      </w:r>
    </w:p>
  </w:comment>
  <w:comment w:id="6" w:author="Eva Juliet Baransky" w:date="2021-01-03T12:12:00Z" w:initials="EJB">
    <w:p w14:paraId="2CED6967" w14:textId="5A38B8C8" w:rsidR="00994989" w:rsidRDefault="00994989">
      <w:pPr>
        <w:pStyle w:val="CommentText"/>
      </w:pPr>
      <w:r>
        <w:rPr>
          <w:rStyle w:val="CommentReference"/>
        </w:rPr>
        <w:annotationRef/>
      </w:r>
      <w:r>
        <w:t xml:space="preserve">Not sure if this is true, need to talk to </w:t>
      </w:r>
      <w:proofErr w:type="spellStart"/>
      <w:r>
        <w:t>laura</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F72CA90" w15:done="0"/>
  <w15:commentEx w15:paraId="31DFBF8A" w15:done="0"/>
  <w15:commentEx w15:paraId="28FC9272" w15:done="0"/>
  <w15:commentEx w15:paraId="05781976" w15:done="0"/>
  <w15:commentEx w15:paraId="5906FE96" w15:done="0"/>
  <w15:commentEx w15:paraId="1DFC4C9C" w15:done="0"/>
  <w15:commentEx w15:paraId="2CED69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959EFD" w16cex:dateUtc="2020-12-29T17:26:00Z"/>
  <w16cex:commentExtensible w16cex:durableId="23E4E029" w16cex:dateUtc="2021-02-27T22:13:00Z"/>
  <w16cex:commentExtensible w16cex:durableId="23E4C69C" w16cex:dateUtc="2021-02-27T20:24:00Z"/>
  <w16cex:commentExtensible w16cex:durableId="23E4C668" w16cex:dateUtc="2021-02-27T20:23:00Z"/>
  <w16cex:commentExtensible w16cex:durableId="23E4C93D" w16cex:dateUtc="2021-02-27T20:35:00Z"/>
  <w16cex:commentExtensible w16cex:durableId="23E4DD6A" w16cex:dateUtc="2021-02-27T22:02:00Z"/>
  <w16cex:commentExtensible w16cex:durableId="239C3326" w16cex:dateUtc="2021-01-03T19: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F72CA90" w16cid:durableId="23959EFD"/>
  <w16cid:commentId w16cid:paraId="31DFBF8A" w16cid:durableId="23E4E029"/>
  <w16cid:commentId w16cid:paraId="28FC9272" w16cid:durableId="23E4C69C"/>
  <w16cid:commentId w16cid:paraId="05781976" w16cid:durableId="23E4C668"/>
  <w16cid:commentId w16cid:paraId="5906FE96" w16cid:durableId="23E4C93D"/>
  <w16cid:commentId w16cid:paraId="1DFC4C9C" w16cid:durableId="23E4DD6A"/>
  <w16cid:commentId w16cid:paraId="2CED6967" w16cid:durableId="239C332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C5D0336"/>
    <w:multiLevelType w:val="multilevel"/>
    <w:tmpl w:val="B786084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3A01CF9"/>
    <w:multiLevelType w:val="hybridMultilevel"/>
    <w:tmpl w:val="887094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0F0363"/>
    <w:multiLevelType w:val="multilevel"/>
    <w:tmpl w:val="48C656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0"/>
  </w:num>
  <w:num w:numId="3">
    <w:abstractNumId w:val="0"/>
  </w:num>
  <w:num w:numId="4">
    <w:abstractNumId w:val="0"/>
    <w:lvlOverride w:ilvl="0">
      <w:lvl w:ilvl="0">
        <w:numFmt w:val="decimal"/>
        <w:lvlText w:val=""/>
        <w:lvlJc w:val="left"/>
      </w:lvl>
    </w:lvlOverride>
    <w:lvlOverride w:ilvl="1">
      <w:lvl w:ilvl="1">
        <w:numFmt w:val="lowerLetter"/>
        <w:lvlText w:val="%2."/>
        <w:lvlJc w:val="left"/>
      </w:lvl>
    </w:lvlOverride>
  </w:num>
  <w:num w:numId="5">
    <w:abstractNumId w:val="0"/>
    <w:lvlOverride w:ilvl="0">
      <w:lvl w:ilvl="0">
        <w:numFmt w:val="decimal"/>
        <w:lvlText w:val=""/>
        <w:lvlJc w:val="left"/>
      </w:lvl>
    </w:lvlOverride>
    <w:lvlOverride w:ilvl="1">
      <w:lvl w:ilvl="1">
        <w:numFmt w:val="lowerLetter"/>
        <w:lvlText w:val="%2."/>
        <w:lvlJc w:val="left"/>
      </w:lvl>
    </w:lvlOverride>
    <w:lvlOverride w:ilvl="2">
      <w:lvl w:ilvl="2">
        <w:numFmt w:val="lowerRoman"/>
        <w:lvlText w:val="%3."/>
        <w:lvlJc w:val="right"/>
      </w:lvl>
    </w:lvlOverride>
  </w:num>
  <w:num w:numId="6">
    <w:abstractNumId w:val="0"/>
    <w:lvlOverride w:ilvl="0">
      <w:lvl w:ilvl="0">
        <w:numFmt w:val="decimal"/>
        <w:lvlText w:val=""/>
        <w:lvlJc w:val="left"/>
      </w:lvl>
    </w:lvlOverride>
    <w:lvlOverride w:ilvl="1">
      <w:lvl w:ilvl="1">
        <w:numFmt w:val="lowerLetter"/>
        <w:lvlText w:val="%2."/>
        <w:lvlJc w:val="left"/>
      </w:lvl>
    </w:lvlOverride>
    <w:lvlOverride w:ilvl="2">
      <w:lvl w:ilvl="2">
        <w:numFmt w:val="lowerRoman"/>
        <w:lvlText w:val="%3."/>
        <w:lvlJc w:val="right"/>
      </w:lvl>
    </w:lvlOverride>
  </w:num>
  <w:num w:numId="7">
    <w:abstractNumId w:val="0"/>
    <w:lvlOverride w:ilvl="0">
      <w:lvl w:ilvl="0">
        <w:numFmt w:val="decimal"/>
        <w:lvlText w:val=""/>
        <w:lvlJc w:val="left"/>
      </w:lvl>
    </w:lvlOverride>
    <w:lvlOverride w:ilvl="1">
      <w:lvl w:ilvl="1">
        <w:numFmt w:val="lowerLetter"/>
        <w:lvlText w:val="%2."/>
        <w:lvlJc w:val="left"/>
      </w:lvl>
    </w:lvlOverride>
    <w:lvlOverride w:ilvl="2">
      <w:lvl w:ilvl="2">
        <w:numFmt w:val="lowerRoman"/>
        <w:lvlText w:val="%3."/>
        <w:lvlJc w:val="right"/>
      </w:lvl>
    </w:lvlOverride>
  </w:num>
  <w:num w:numId="8">
    <w:abstractNumId w:val="0"/>
    <w:lvlOverride w:ilvl="0">
      <w:lvl w:ilvl="0">
        <w:numFmt w:val="decimal"/>
        <w:lvlText w:val=""/>
        <w:lvlJc w:val="left"/>
      </w:lvl>
    </w:lvlOverride>
    <w:lvlOverride w:ilvl="1">
      <w:lvl w:ilvl="1">
        <w:numFmt w:val="lowerLetter"/>
        <w:lvlText w:val="%2."/>
        <w:lvlJc w:val="left"/>
      </w:lvl>
    </w:lvlOverride>
    <w:lvlOverride w:ilvl="2">
      <w:lvl w:ilvl="2">
        <w:numFmt w:val="lowerRoman"/>
        <w:lvlText w:val="%3."/>
        <w:lvlJc w:val="right"/>
      </w:lvl>
    </w:lvlOverride>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va Juliet Baransky">
    <w15:presenceInfo w15:providerId="None" w15:userId="Eva Juliet Baransk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2BC9"/>
    <w:rsid w:val="00001162"/>
    <w:rsid w:val="000231A7"/>
    <w:rsid w:val="00025394"/>
    <w:rsid w:val="00027AEF"/>
    <w:rsid w:val="0004437C"/>
    <w:rsid w:val="00051BE9"/>
    <w:rsid w:val="00051D83"/>
    <w:rsid w:val="000647F7"/>
    <w:rsid w:val="00066E75"/>
    <w:rsid w:val="0007646B"/>
    <w:rsid w:val="000A28EF"/>
    <w:rsid w:val="000A6CDD"/>
    <w:rsid w:val="000B2B4E"/>
    <w:rsid w:val="000C14C0"/>
    <w:rsid w:val="000C46BD"/>
    <w:rsid w:val="000C61FD"/>
    <w:rsid w:val="000C7307"/>
    <w:rsid w:val="000D4903"/>
    <w:rsid w:val="000E3C6B"/>
    <w:rsid w:val="000E5A5D"/>
    <w:rsid w:val="000E795D"/>
    <w:rsid w:val="000F208A"/>
    <w:rsid w:val="0010015C"/>
    <w:rsid w:val="00170FBA"/>
    <w:rsid w:val="001803A9"/>
    <w:rsid w:val="0018157B"/>
    <w:rsid w:val="001A1B89"/>
    <w:rsid w:val="001A2BC3"/>
    <w:rsid w:val="001D050B"/>
    <w:rsid w:val="001D4586"/>
    <w:rsid w:val="001E43B5"/>
    <w:rsid w:val="001F5B4B"/>
    <w:rsid w:val="001F6EB4"/>
    <w:rsid w:val="00202992"/>
    <w:rsid w:val="002164CC"/>
    <w:rsid w:val="00231AAF"/>
    <w:rsid w:val="00246BE7"/>
    <w:rsid w:val="0025250C"/>
    <w:rsid w:val="0025367E"/>
    <w:rsid w:val="002641CF"/>
    <w:rsid w:val="002753C4"/>
    <w:rsid w:val="00277A72"/>
    <w:rsid w:val="00282DAB"/>
    <w:rsid w:val="002832C3"/>
    <w:rsid w:val="00294CD8"/>
    <w:rsid w:val="002C3391"/>
    <w:rsid w:val="002D1C0C"/>
    <w:rsid w:val="002D1D74"/>
    <w:rsid w:val="002E7742"/>
    <w:rsid w:val="00300B90"/>
    <w:rsid w:val="00300FC2"/>
    <w:rsid w:val="0030310B"/>
    <w:rsid w:val="00322441"/>
    <w:rsid w:val="00324D6B"/>
    <w:rsid w:val="003251DC"/>
    <w:rsid w:val="0032657D"/>
    <w:rsid w:val="00334E68"/>
    <w:rsid w:val="00355571"/>
    <w:rsid w:val="00380C5B"/>
    <w:rsid w:val="00386DE8"/>
    <w:rsid w:val="003923A0"/>
    <w:rsid w:val="003A08D4"/>
    <w:rsid w:val="003A10F5"/>
    <w:rsid w:val="003B0F21"/>
    <w:rsid w:val="003B473F"/>
    <w:rsid w:val="003C0FAE"/>
    <w:rsid w:val="003C7659"/>
    <w:rsid w:val="003D3902"/>
    <w:rsid w:val="003D59C5"/>
    <w:rsid w:val="003F7266"/>
    <w:rsid w:val="003F7621"/>
    <w:rsid w:val="00407DB4"/>
    <w:rsid w:val="00422566"/>
    <w:rsid w:val="00422BA4"/>
    <w:rsid w:val="00427928"/>
    <w:rsid w:val="00435F02"/>
    <w:rsid w:val="00437986"/>
    <w:rsid w:val="00440948"/>
    <w:rsid w:val="00454D56"/>
    <w:rsid w:val="004558BC"/>
    <w:rsid w:val="00464BC0"/>
    <w:rsid w:val="00476687"/>
    <w:rsid w:val="0048672E"/>
    <w:rsid w:val="004874FA"/>
    <w:rsid w:val="004A768E"/>
    <w:rsid w:val="004B14DB"/>
    <w:rsid w:val="004B31AA"/>
    <w:rsid w:val="004B4E84"/>
    <w:rsid w:val="004B5AC8"/>
    <w:rsid w:val="004C6B73"/>
    <w:rsid w:val="004C71EC"/>
    <w:rsid w:val="004C7D64"/>
    <w:rsid w:val="004D005E"/>
    <w:rsid w:val="004E6993"/>
    <w:rsid w:val="004F4595"/>
    <w:rsid w:val="004F6D1D"/>
    <w:rsid w:val="00500CF2"/>
    <w:rsid w:val="00511338"/>
    <w:rsid w:val="0051481A"/>
    <w:rsid w:val="00516B29"/>
    <w:rsid w:val="005300F0"/>
    <w:rsid w:val="0053114E"/>
    <w:rsid w:val="00546E8A"/>
    <w:rsid w:val="005510DC"/>
    <w:rsid w:val="005553EB"/>
    <w:rsid w:val="00557095"/>
    <w:rsid w:val="00560998"/>
    <w:rsid w:val="005770F9"/>
    <w:rsid w:val="005934BB"/>
    <w:rsid w:val="005A2B1A"/>
    <w:rsid w:val="005A690A"/>
    <w:rsid w:val="005B0584"/>
    <w:rsid w:val="005B4015"/>
    <w:rsid w:val="005C06A3"/>
    <w:rsid w:val="005C7D41"/>
    <w:rsid w:val="005C7DB0"/>
    <w:rsid w:val="005D0FBC"/>
    <w:rsid w:val="005D7EA9"/>
    <w:rsid w:val="005E1B01"/>
    <w:rsid w:val="005E71E2"/>
    <w:rsid w:val="005F296C"/>
    <w:rsid w:val="006102DF"/>
    <w:rsid w:val="006116CD"/>
    <w:rsid w:val="0061236C"/>
    <w:rsid w:val="00614C88"/>
    <w:rsid w:val="00621DF7"/>
    <w:rsid w:val="00632BC9"/>
    <w:rsid w:val="00641549"/>
    <w:rsid w:val="0065126A"/>
    <w:rsid w:val="00653471"/>
    <w:rsid w:val="0066108D"/>
    <w:rsid w:val="006801FF"/>
    <w:rsid w:val="00680AB4"/>
    <w:rsid w:val="00693D50"/>
    <w:rsid w:val="00697444"/>
    <w:rsid w:val="00697BEA"/>
    <w:rsid w:val="006A6E0D"/>
    <w:rsid w:val="006B6574"/>
    <w:rsid w:val="006C0A99"/>
    <w:rsid w:val="006D7992"/>
    <w:rsid w:val="006E0A96"/>
    <w:rsid w:val="006F0851"/>
    <w:rsid w:val="006F3198"/>
    <w:rsid w:val="006F4329"/>
    <w:rsid w:val="006F607E"/>
    <w:rsid w:val="00722AC9"/>
    <w:rsid w:val="007233D6"/>
    <w:rsid w:val="00724C4B"/>
    <w:rsid w:val="007302E4"/>
    <w:rsid w:val="007340A7"/>
    <w:rsid w:val="00740ED2"/>
    <w:rsid w:val="00741775"/>
    <w:rsid w:val="00762CED"/>
    <w:rsid w:val="00770FC4"/>
    <w:rsid w:val="00797743"/>
    <w:rsid w:val="007A4B7A"/>
    <w:rsid w:val="007B6BFD"/>
    <w:rsid w:val="007C13C5"/>
    <w:rsid w:val="007D74DB"/>
    <w:rsid w:val="007F01E1"/>
    <w:rsid w:val="00804A9C"/>
    <w:rsid w:val="0081233F"/>
    <w:rsid w:val="00820128"/>
    <w:rsid w:val="00834B04"/>
    <w:rsid w:val="008401E0"/>
    <w:rsid w:val="008564A6"/>
    <w:rsid w:val="008633C1"/>
    <w:rsid w:val="0087091F"/>
    <w:rsid w:val="0087358D"/>
    <w:rsid w:val="008A2704"/>
    <w:rsid w:val="008A589D"/>
    <w:rsid w:val="008B0FBB"/>
    <w:rsid w:val="008B666A"/>
    <w:rsid w:val="008C035B"/>
    <w:rsid w:val="008D31D5"/>
    <w:rsid w:val="008D603A"/>
    <w:rsid w:val="008D639D"/>
    <w:rsid w:val="008E02D5"/>
    <w:rsid w:val="008E3F00"/>
    <w:rsid w:val="00903EC6"/>
    <w:rsid w:val="00905D72"/>
    <w:rsid w:val="009115E4"/>
    <w:rsid w:val="00914C35"/>
    <w:rsid w:val="00923E09"/>
    <w:rsid w:val="0093240D"/>
    <w:rsid w:val="00932481"/>
    <w:rsid w:val="00933AF6"/>
    <w:rsid w:val="00934386"/>
    <w:rsid w:val="009559E0"/>
    <w:rsid w:val="00972DAD"/>
    <w:rsid w:val="00972F86"/>
    <w:rsid w:val="00973C22"/>
    <w:rsid w:val="00975C31"/>
    <w:rsid w:val="009774CF"/>
    <w:rsid w:val="00987D93"/>
    <w:rsid w:val="00991AE3"/>
    <w:rsid w:val="00991CC4"/>
    <w:rsid w:val="0099379D"/>
    <w:rsid w:val="00994989"/>
    <w:rsid w:val="009A01BA"/>
    <w:rsid w:val="009B1D30"/>
    <w:rsid w:val="009B485E"/>
    <w:rsid w:val="009B517C"/>
    <w:rsid w:val="009C2C9E"/>
    <w:rsid w:val="009C3C30"/>
    <w:rsid w:val="009C7FD5"/>
    <w:rsid w:val="009D0F13"/>
    <w:rsid w:val="009D7AED"/>
    <w:rsid w:val="009E0861"/>
    <w:rsid w:val="009E4666"/>
    <w:rsid w:val="009F19C7"/>
    <w:rsid w:val="00A10C52"/>
    <w:rsid w:val="00A14D83"/>
    <w:rsid w:val="00A35439"/>
    <w:rsid w:val="00A44F0F"/>
    <w:rsid w:val="00A470D7"/>
    <w:rsid w:val="00A52952"/>
    <w:rsid w:val="00A554D3"/>
    <w:rsid w:val="00A60883"/>
    <w:rsid w:val="00A940FF"/>
    <w:rsid w:val="00AA2D1A"/>
    <w:rsid w:val="00AB028D"/>
    <w:rsid w:val="00AE742E"/>
    <w:rsid w:val="00AF5A85"/>
    <w:rsid w:val="00AF5CFB"/>
    <w:rsid w:val="00B251B6"/>
    <w:rsid w:val="00B36984"/>
    <w:rsid w:val="00B40FF4"/>
    <w:rsid w:val="00B41207"/>
    <w:rsid w:val="00B45601"/>
    <w:rsid w:val="00B5284A"/>
    <w:rsid w:val="00B62509"/>
    <w:rsid w:val="00B6301D"/>
    <w:rsid w:val="00B64A88"/>
    <w:rsid w:val="00B6558B"/>
    <w:rsid w:val="00B70DE5"/>
    <w:rsid w:val="00B83259"/>
    <w:rsid w:val="00B833F3"/>
    <w:rsid w:val="00B92BC3"/>
    <w:rsid w:val="00BA68AE"/>
    <w:rsid w:val="00BC01D9"/>
    <w:rsid w:val="00BC0D1F"/>
    <w:rsid w:val="00BD030E"/>
    <w:rsid w:val="00BE286C"/>
    <w:rsid w:val="00BF1A8C"/>
    <w:rsid w:val="00BF578F"/>
    <w:rsid w:val="00BF6843"/>
    <w:rsid w:val="00C2531D"/>
    <w:rsid w:val="00C26777"/>
    <w:rsid w:val="00C332B0"/>
    <w:rsid w:val="00C36DB7"/>
    <w:rsid w:val="00C4589E"/>
    <w:rsid w:val="00C536A9"/>
    <w:rsid w:val="00C61F25"/>
    <w:rsid w:val="00C82F10"/>
    <w:rsid w:val="00C83F9F"/>
    <w:rsid w:val="00C85CDE"/>
    <w:rsid w:val="00C91795"/>
    <w:rsid w:val="00CB3FBC"/>
    <w:rsid w:val="00CD16B0"/>
    <w:rsid w:val="00CD2FE7"/>
    <w:rsid w:val="00CD39FC"/>
    <w:rsid w:val="00CE34BA"/>
    <w:rsid w:val="00CF6CEC"/>
    <w:rsid w:val="00D12C41"/>
    <w:rsid w:val="00D20FDC"/>
    <w:rsid w:val="00D23C59"/>
    <w:rsid w:val="00D303D3"/>
    <w:rsid w:val="00D44884"/>
    <w:rsid w:val="00D44C2F"/>
    <w:rsid w:val="00D46D75"/>
    <w:rsid w:val="00D51DE2"/>
    <w:rsid w:val="00D56103"/>
    <w:rsid w:val="00D70683"/>
    <w:rsid w:val="00D709DF"/>
    <w:rsid w:val="00D800FC"/>
    <w:rsid w:val="00D8074C"/>
    <w:rsid w:val="00D81A39"/>
    <w:rsid w:val="00DB0E3D"/>
    <w:rsid w:val="00DC7857"/>
    <w:rsid w:val="00DD1F65"/>
    <w:rsid w:val="00DD5229"/>
    <w:rsid w:val="00DD6EAA"/>
    <w:rsid w:val="00DE2312"/>
    <w:rsid w:val="00E02028"/>
    <w:rsid w:val="00E03E39"/>
    <w:rsid w:val="00E217FA"/>
    <w:rsid w:val="00E22B5C"/>
    <w:rsid w:val="00E2539C"/>
    <w:rsid w:val="00E3156F"/>
    <w:rsid w:val="00E47229"/>
    <w:rsid w:val="00E51803"/>
    <w:rsid w:val="00E5391D"/>
    <w:rsid w:val="00E56A34"/>
    <w:rsid w:val="00E847A5"/>
    <w:rsid w:val="00E86841"/>
    <w:rsid w:val="00E9200B"/>
    <w:rsid w:val="00EA0705"/>
    <w:rsid w:val="00EA74D5"/>
    <w:rsid w:val="00EE2BA6"/>
    <w:rsid w:val="00F0420A"/>
    <w:rsid w:val="00F075BC"/>
    <w:rsid w:val="00F14477"/>
    <w:rsid w:val="00F40096"/>
    <w:rsid w:val="00F619A4"/>
    <w:rsid w:val="00F74A9B"/>
    <w:rsid w:val="00F800E5"/>
    <w:rsid w:val="00F806DB"/>
    <w:rsid w:val="00F8715F"/>
    <w:rsid w:val="00F92BFC"/>
    <w:rsid w:val="00F93041"/>
    <w:rsid w:val="00FB17A4"/>
    <w:rsid w:val="00FD07EA"/>
    <w:rsid w:val="00FD3F9B"/>
    <w:rsid w:val="00FD4E58"/>
    <w:rsid w:val="00FD7F43"/>
    <w:rsid w:val="00FE3CB5"/>
    <w:rsid w:val="00FE4C87"/>
    <w:rsid w:val="00FE7CDA"/>
    <w:rsid w:val="00FF0799"/>
    <w:rsid w:val="00FF3880"/>
    <w:rsid w:val="00FF4C45"/>
    <w:rsid w:val="00FF79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002D63"/>
  <w15:docId w15:val="{8F7C98A0-D2D5-4A80-9BEB-FCF874829B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51468C"/>
    <w:pPr>
      <w:ind w:left="720"/>
      <w:contextualSpacing/>
    </w:pPr>
    <w:rPr>
      <w:rFonts w:asciiTheme="minorHAnsi" w:hAnsiTheme="minorHAnsi" w:cstheme="minorBidi"/>
      <w:sz w:val="22"/>
    </w:rPr>
  </w:style>
  <w:style w:type="character" w:styleId="CommentReference">
    <w:name w:val="annotation reference"/>
    <w:basedOn w:val="DefaultParagraphFont"/>
    <w:uiPriority w:val="99"/>
    <w:semiHidden/>
    <w:unhideWhenUsed/>
    <w:rsid w:val="00C66E77"/>
    <w:rPr>
      <w:sz w:val="16"/>
      <w:szCs w:val="16"/>
    </w:rPr>
  </w:style>
  <w:style w:type="paragraph" w:styleId="CommentText">
    <w:name w:val="annotation text"/>
    <w:basedOn w:val="Normal"/>
    <w:link w:val="CommentTextChar"/>
    <w:uiPriority w:val="99"/>
    <w:semiHidden/>
    <w:unhideWhenUsed/>
    <w:rsid w:val="00C66E77"/>
    <w:pPr>
      <w:spacing w:line="240" w:lineRule="auto"/>
    </w:pPr>
    <w:rPr>
      <w:sz w:val="20"/>
      <w:szCs w:val="20"/>
    </w:rPr>
  </w:style>
  <w:style w:type="character" w:customStyle="1" w:styleId="CommentTextChar">
    <w:name w:val="Comment Text Char"/>
    <w:basedOn w:val="DefaultParagraphFont"/>
    <w:link w:val="CommentText"/>
    <w:uiPriority w:val="99"/>
    <w:semiHidden/>
    <w:rsid w:val="00C66E77"/>
    <w:rPr>
      <w:sz w:val="20"/>
      <w:szCs w:val="20"/>
    </w:rPr>
  </w:style>
  <w:style w:type="paragraph" w:styleId="CommentSubject">
    <w:name w:val="annotation subject"/>
    <w:basedOn w:val="CommentText"/>
    <w:next w:val="CommentText"/>
    <w:link w:val="CommentSubjectChar"/>
    <w:uiPriority w:val="99"/>
    <w:semiHidden/>
    <w:unhideWhenUsed/>
    <w:rsid w:val="00C66E77"/>
    <w:rPr>
      <w:b/>
      <w:bCs/>
    </w:rPr>
  </w:style>
  <w:style w:type="character" w:customStyle="1" w:styleId="CommentSubjectChar">
    <w:name w:val="Comment Subject Char"/>
    <w:basedOn w:val="CommentTextChar"/>
    <w:link w:val="CommentSubject"/>
    <w:uiPriority w:val="99"/>
    <w:semiHidden/>
    <w:rsid w:val="00C66E77"/>
    <w:rPr>
      <w:b/>
      <w:bCs/>
      <w:sz w:val="20"/>
      <w:szCs w:val="20"/>
    </w:rPr>
  </w:style>
  <w:style w:type="paragraph" w:styleId="BalloonText">
    <w:name w:val="Balloon Text"/>
    <w:basedOn w:val="Normal"/>
    <w:link w:val="BalloonTextChar"/>
    <w:uiPriority w:val="99"/>
    <w:semiHidden/>
    <w:unhideWhenUsed/>
    <w:rsid w:val="00C66E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6E77"/>
    <w:rPr>
      <w:rFonts w:ascii="Segoe UI" w:hAnsi="Segoe UI" w:cs="Segoe UI"/>
      <w:sz w:val="18"/>
      <w:szCs w:val="18"/>
    </w:rPr>
  </w:style>
  <w:style w:type="paragraph" w:styleId="Header">
    <w:name w:val="header"/>
    <w:basedOn w:val="Normal"/>
    <w:link w:val="HeaderChar"/>
    <w:uiPriority w:val="99"/>
    <w:unhideWhenUsed/>
    <w:rsid w:val="00D650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502C"/>
  </w:style>
  <w:style w:type="paragraph" w:styleId="Footer">
    <w:name w:val="footer"/>
    <w:basedOn w:val="Normal"/>
    <w:link w:val="FooterChar"/>
    <w:uiPriority w:val="99"/>
    <w:unhideWhenUsed/>
    <w:rsid w:val="00D650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502C"/>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unhideWhenUsed/>
    <w:rsid w:val="00FF7963"/>
    <w:pPr>
      <w:spacing w:before="100" w:beforeAutospacing="1" w:after="100" w:afterAutospacing="1"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33892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microsoft.com/office/2018/08/relationships/commentsExtensible" Target="commentsExtensible.xml"/><Relationship Id="rId4" Type="http://schemas.openxmlformats.org/officeDocument/2006/relationships/styles" Target="style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dWi9fI3tEQI2FAbspuivj4EEuUg==">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309666D-E65A-4F72-A772-CA61D3464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2</Pages>
  <Words>8188</Words>
  <Characters>46674</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 Juliet Baransky</dc:creator>
  <cp:lastModifiedBy>Eva Juliet Baransky</cp:lastModifiedBy>
  <cp:revision>23</cp:revision>
  <dcterms:created xsi:type="dcterms:W3CDTF">2021-02-27T20:03:00Z</dcterms:created>
  <dcterms:modified xsi:type="dcterms:W3CDTF">2021-02-27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arth-and-planetary-science-letters</vt:lpwstr>
  </property>
  <property fmtid="{D5CDD505-2E9C-101B-9397-08002B2CF9AE}" pid="13" name="Mendeley Recent Style Name 5_1">
    <vt:lpwstr>Earth and Planetary Science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earth-and-planetary-science-letters</vt:lpwstr>
  </property>
  <property fmtid="{D5CDD505-2E9C-101B-9397-08002B2CF9AE}" pid="24" name="Mendeley Unique User Id_1">
    <vt:lpwstr>7ea801a9-11a5-3b88-b402-872f43c25890</vt:lpwstr>
  </property>
</Properties>
</file>